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190C94" w14:textId="77777777" w:rsidR="006F7B7E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2F048DA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5CBA9A6D" w14:textId="77777777" w:rsidR="006F7B7E" w:rsidRPr="00172CE2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7DC33D3B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46110761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>an email: nrzm@hygiene.uni-wuerzburg.de</w:t>
      </w:r>
    </w:p>
    <w:p w14:paraId="1654F35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4077DE2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E7532E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2F7030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EF9CD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A6158F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39F130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A929AA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CB034D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E85DB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60437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09347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3F2E022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315A553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@hygiene.uni-wuerzburg.de zu senden.</w:t>
      </w:r>
    </w:p>
    <w:p w14:paraId="50745777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78"/>
        <w:gridCol w:w="6269"/>
      </w:tblGrid>
      <w:tr w:rsidR="006F7B7E" w:rsidRPr="00F80633" w14:paraId="2329DF9D" w14:textId="77777777" w:rsidTr="008B7E96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1A4C42CE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7AAB92C1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6F7B7E" w:rsidRPr="00F80633" w14:paraId="37DE65BF" w14:textId="77777777" w:rsidTr="008B7E96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18745A49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2B86A9A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0A67">
              <w:t>KL{LaboratoryNumber}</w:t>
            </w:r>
          </w:p>
        </w:tc>
      </w:tr>
      <w:tr w:rsidR="006F7B7E" w:rsidRPr="00F80633" w:rsidDel="00F80633" w14:paraId="0993775C" w14:textId="77777777" w:rsidTr="008B7E96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9F21505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071D4958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7956B55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7808A1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DEFAE2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EF9DC32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28160ED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28703A1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4725874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1B845E3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55DF718" w14:textId="77777777" w:rsidR="006F7B7E" w:rsidRDefault="006F7B7E" w:rsidP="00D8683C"/>
    <w:p w14:paraId="30DD478F" w14:textId="77777777" w:rsidR="006F7B7E" w:rsidRDefault="006F7B7E" w:rsidP="00D8683C"/>
    <w:p w14:paraId="325ACCC1" w14:textId="77777777" w:rsidR="00DA1653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DA1653">
        <w:fldChar w:fldCharType="begin"/>
      </w:r>
      <w:r w:rsidR="00DA1653">
        <w:instrText xml:space="preserve"> INCLUDETEXT  "D:\\Development\\NRZMHiDB\\HaemophilusWeb\\ReportTemplates\\includes\\Seite 1.docx" </w:instrText>
      </w:r>
      <w:r w:rsidR="00DA1653">
        <w:fldChar w:fldCharType="separate"/>
      </w:r>
      <w:r w:rsidR="00DA1653">
        <w:rPr>
          <w:rFonts w:ascii="Arial" w:hAnsi="Arial" w:cs="Arial"/>
        </w:rPr>
        <w:t>{SenderName}</w:t>
      </w:r>
    </w:p>
    <w:p w14:paraId="606DDB5B" w14:textId="77777777" w:rsidR="00DA1653" w:rsidRPr="004659AD" w:rsidRDefault="00DA1653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71852AB1" w14:textId="77777777" w:rsidR="00DA1653" w:rsidRPr="004659AD" w:rsidRDefault="00DA1653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CC3B313" w14:textId="77777777" w:rsidR="00DA1653" w:rsidRPr="00270250" w:rsidRDefault="00DA1653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1AB9B39A" w14:textId="77777777" w:rsidR="00DA1653" w:rsidRPr="007E1298" w:rsidRDefault="00DA1653" w:rsidP="00644979">
      <w:pPr>
        <w:rPr>
          <w:rFonts w:ascii="Arial" w:hAnsi="Arial" w:cs="Arial"/>
          <w:b/>
          <w:bCs/>
        </w:rPr>
      </w:pPr>
    </w:p>
    <w:p w14:paraId="612BCA4C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7FCBE04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6129BAF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2EB688E" w14:textId="77777777" w:rsidR="00DA1653" w:rsidRPr="003136E9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DA1653" w:rsidRPr="0076291A" w14:paraId="38DD497F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7039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F0FF2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78A84D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2A7D5144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595778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DA1653" w:rsidRPr="00F923CE" w14:paraId="30FBC8D1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A359CC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8B48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1D16B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6DB655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3D6B0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5FF2D5" w14:textId="4FE430D5" w:rsidR="00DA1653" w:rsidRPr="0051595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DA1653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3A7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F1A4B4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8DD1C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722F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4FC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A2E6463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C66D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3ED18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B75A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796DBB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CDEB14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0322F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21FB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1766D28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7AC4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184354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BE82D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72B88E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A83AA5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DEBA7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A417A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CC92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2EF036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2249B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311B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1BA9D41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0F737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DE7A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D1E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E17B1D6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8D59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54CA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C708C30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1A29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724E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0B40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17D2EE00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4BEE3AD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A3166A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CB405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DA1653" w:rsidRPr="00D30BF0" w14:paraId="575428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120122B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09E4AA1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1F580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DA1653" w:rsidRPr="00D30BF0" w14:paraId="1BC82276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52AB8A17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DA1653" w14:paraId="13526F56" w14:textId="77777777" w:rsidTr="001421A2">
              <w:tc>
                <w:tcPr>
                  <w:tcW w:w="1914" w:type="dxa"/>
                  <w:shd w:val="clear" w:color="auto" w:fill="auto"/>
                </w:tcPr>
                <w:p w14:paraId="19DD6D5F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5EB9A742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5C860058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67DED152" w14:textId="77777777" w:rsidR="00DA1653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6A11296D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2F6F375B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58AB6218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1DF09DC" w14:textId="77777777" w:rsidR="00DA1653" w:rsidRPr="00644979" w:rsidRDefault="00DA1653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5E9EBB45" w14:textId="77777777" w:rsidR="00DA1653" w:rsidRPr="001623D5" w:rsidRDefault="00DA1653" w:rsidP="00EF6C6A">
      <w:pPr>
        <w:pStyle w:val="Kopfzeile"/>
      </w:pPr>
      <w:r>
        <w:fldChar w:fldCharType="end"/>
      </w:r>
    </w:p>
    <w:p w14:paraId="0A832741" w14:textId="77777777" w:rsidR="00DA1653" w:rsidRPr="00C75525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64858C47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DA1653" w:rsidRPr="00F923CE" w14:paraId="330A3B6F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72636B50" w14:textId="77777777" w:rsidR="00DA1653" w:rsidRPr="005B3C64" w:rsidRDefault="00DA165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B18CF00" w14:textId="77777777" w:rsidR="00DA1653" w:rsidRDefault="00DA165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31CA256B" w14:textId="77777777" w:rsidR="00DA1653" w:rsidRDefault="00DA165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DA1653" w:rsidRPr="00F923CE" w14:paraId="4B23E320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2A96E8B1" w14:textId="77777777" w:rsidR="00DA1653" w:rsidRPr="005B3C64" w:rsidRDefault="00DA165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7A69A032" w14:textId="77777777" w:rsidR="00DA1653" w:rsidRPr="00F923CE" w:rsidRDefault="00DA165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41338C75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71A04CBA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DAC6ED0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DA1653" w:rsidRPr="00F923CE" w14:paraId="28DA1343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3ACD19FE" w14:textId="77777777" w:rsidR="00DA1653" w:rsidRPr="005B3C64" w:rsidRDefault="00DA165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696AF72B" w14:textId="77777777" w:rsidR="00DA1653" w:rsidRPr="00F923CE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47991AEA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57AA6B3B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3FE0A9AC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121BAC5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1606F1B5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237373F0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1F338718" w14:textId="77777777" w:rsidR="00DA1653" w:rsidRPr="0080037A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6D27372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22A39A15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795ADDE9" w14:textId="77777777" w:rsidR="00DA1653" w:rsidRPr="00A537E4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2E001C05" w14:textId="77777777" w:rsidR="00DA1653" w:rsidRPr="00A537E4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76C43E9D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61A313D4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483CA387" w14:textId="77777777" w:rsidR="00DA1653" w:rsidRPr="001F11A5" w:rsidRDefault="00DA1653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595A4104" w14:textId="77777777" w:rsidR="00DA1653" w:rsidRPr="007E1C70" w:rsidRDefault="00DA1653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767D2186" w14:textId="77777777" w:rsidR="00DA1653" w:rsidRPr="00A16931" w:rsidRDefault="00DA1653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7B70C06" w14:textId="43BA33B4" w:rsidR="00DA1653" w:rsidRPr="00723521" w:rsidRDefault="00DA1653" w:rsidP="00E20E75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FA52EE" w14:textId="77777777" w:rsidR="00BB04C0" w:rsidRDefault="00BB04C0">
      <w:r>
        <w:separator/>
      </w:r>
    </w:p>
  </w:endnote>
  <w:endnote w:type="continuationSeparator" w:id="0">
    <w:p w14:paraId="0C3AEFAB" w14:textId="77777777" w:rsidR="00BB04C0" w:rsidRDefault="00BB04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20AA89C3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BB04C0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99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DA1653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DA1653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4D70D983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BB04C0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2098" type="#_x0000_t75" alt="ML-13135-01_DAkkS-Symbol_grau1-1" style="position:absolute;margin-left:401.25pt;margin-top:-13.1pt;width:111pt;height:63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DA1653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DA1653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3BF59E2A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BB04C0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95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DA1653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DA1653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CDD675" w14:textId="77777777" w:rsidR="00BB04C0" w:rsidRDefault="00BB04C0">
      <w:r>
        <w:separator/>
      </w:r>
    </w:p>
  </w:footnote>
  <w:footnote w:type="continuationSeparator" w:id="0">
    <w:p w14:paraId="79417F7F" w14:textId="77777777" w:rsidR="00BB04C0" w:rsidRDefault="00BB04C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8E7169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BB04C0">
      <w:rPr>
        <w:noProof/>
      </w:rPr>
      <w:pict w14:anchorId="07BD50FC">
        <v:shapetype id="_x0000_t202" coordsize="21600,21600" o:spt="202" path="m,l,21600r21600,l21600,xe">
          <v:stroke joinstyle="miter"/>
          <v:path gradientshapeok="t" o:connecttype="rect"/>
        </v:shapetype>
        <v:shape id="_x0000_s2107" type="#_x0000_t202" style="position:absolute;margin-left:364.1pt;margin-top:95pt;width:156.8pt;height:304.25pt;z-index: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7C036129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8B368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5B89FF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16DDA631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03D690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5EF26F4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15A4EDA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33E3C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5A66E2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4CDCA22A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4745F07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127AC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4A23A3D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450A78C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53894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69884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341BE39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2CF6197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783B40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428FB2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0338DA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37352BF8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DE494B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5296C1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123CE98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B9982E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C0FD309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461FCE3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4D362A68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3205B43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B04C0">
      <w:rPr>
        <w:noProof/>
      </w:rPr>
      <w:pict w14:anchorId="04D883A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11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BB04C0">
      <w:rPr>
        <w:noProof/>
      </w:rPr>
      <w:pict w14:anchorId="013F68AD">
        <v:shape id="Grafik 4" o:spid="_x0000_s2110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30A1AD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58E9CDB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B244D36" w14:textId="77777777" w:rsidR="000507D5" w:rsidRDefault="000507D5" w:rsidP="00AD2792">
    <w:pPr>
      <w:rPr>
        <w:sz w:val="12"/>
        <w:szCs w:val="12"/>
      </w:rPr>
    </w:pPr>
  </w:p>
  <w:p w14:paraId="0AB2C752" w14:textId="77777777" w:rsidR="000507D5" w:rsidRDefault="000507D5" w:rsidP="00AD2792">
    <w:pPr>
      <w:pStyle w:val="Kopfzeile"/>
      <w:rPr>
        <w:sz w:val="12"/>
        <w:szCs w:val="12"/>
      </w:rPr>
    </w:pPr>
  </w:p>
  <w:p w14:paraId="079538D5" w14:textId="77777777" w:rsidR="000507D5" w:rsidRDefault="000507D5" w:rsidP="00AD2792">
    <w:pPr>
      <w:pStyle w:val="Kopfzeile"/>
      <w:rPr>
        <w:sz w:val="12"/>
        <w:szCs w:val="12"/>
      </w:rPr>
    </w:pPr>
  </w:p>
  <w:p w14:paraId="02B20505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027748CB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35303B29" w14:textId="77777777" w:rsidR="000507D5" w:rsidRPr="00AD2792" w:rsidRDefault="000507D5" w:rsidP="00AD2792"/>
  <w:p w14:paraId="165A7334" w14:textId="77777777" w:rsidR="000C6668" w:rsidRPr="001623D5" w:rsidRDefault="000507D5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4BC2E9" w14:textId="77777777" w:rsidR="003E20A1" w:rsidRDefault="003E20A1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"C:\\Users\\mrt\\Source\\Repos\\Haemophilus\\HaemophilusWeb\\ReportTemplates\\includes\\Kopfzeile - Kurz.docx" </w:instrText>
    </w:r>
    <w:r>
      <w:rPr>
        <w:sz w:val="12"/>
        <w:szCs w:val="12"/>
      </w:rPr>
      <w:fldChar w:fldCharType="separate"/>
    </w:r>
    <w:r w:rsidR="00BB04C0">
      <w:rPr>
        <w:noProof/>
      </w:rPr>
      <w:pict w14:anchorId="789F618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0" o:spid="_x0000_s2101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BB04C0">
      <w:rPr>
        <w:noProof/>
      </w:rPr>
      <w:pict w14:anchorId="156C7599">
        <v:shape id="Grafik 71" o:spid="_x0000_s2100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21812635" w14:textId="77777777" w:rsidR="003E20A1" w:rsidRDefault="003E20A1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2A3969E" w14:textId="77777777" w:rsidR="003E20A1" w:rsidRDefault="003E20A1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14:paraId="08D623A9" w14:textId="77777777" w:rsidR="003E20A1" w:rsidRPr="00000C19" w:rsidRDefault="003E20A1" w:rsidP="00D551B5">
    <w:pPr>
      <w:rPr>
        <w:sz w:val="12"/>
        <w:szCs w:val="12"/>
      </w:rPr>
    </w:pPr>
  </w:p>
  <w:p w14:paraId="1A22D267" w14:textId="77777777" w:rsidR="003E20A1" w:rsidRPr="00000C19" w:rsidRDefault="003E20A1" w:rsidP="00D551B5">
    <w:pPr>
      <w:rPr>
        <w:sz w:val="12"/>
        <w:szCs w:val="12"/>
      </w:rPr>
    </w:pPr>
  </w:p>
  <w:p w14:paraId="44EE8240" w14:textId="77777777" w:rsidR="008E63A1" w:rsidRPr="003E20A1" w:rsidRDefault="003E20A1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B6AB8B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BB04C0">
      <w:rPr>
        <w:noProof/>
      </w:rPr>
      <w:pict w14:anchorId="22C76D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106" type="#_x0000_t202" style="position:absolute;margin-left:364.1pt;margin-top:95pt;width:156.8pt;height:304.2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04B0DFE4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089E2C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4CEBC6D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5A1F4EEE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E23D6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FDC74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07780C6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23814BD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246A7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5B878A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79DE78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6C6F4DB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79AC68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62922CA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32885CF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4A23BA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6ED74D4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54BBC3C7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2528B3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B3F30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598048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2974313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991C7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892F7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5924D773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756A3842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6FD21E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38098FC7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61DD935E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C6B6155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B04C0">
      <w:rPr>
        <w:noProof/>
      </w:rPr>
      <w:pict w14:anchorId="57D144D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109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BB04C0">
      <w:rPr>
        <w:noProof/>
      </w:rPr>
      <w:pict w14:anchorId="124BA05D">
        <v:shape id="Grafik 1" o:spid="_x0000_s2108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1DFF0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71F1127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DE1D5A5" w14:textId="77777777" w:rsidR="000507D5" w:rsidRDefault="000507D5" w:rsidP="00AD2792">
    <w:pPr>
      <w:rPr>
        <w:sz w:val="12"/>
        <w:szCs w:val="12"/>
      </w:rPr>
    </w:pPr>
  </w:p>
  <w:p w14:paraId="2BCDD191" w14:textId="77777777" w:rsidR="000507D5" w:rsidRDefault="000507D5" w:rsidP="00AD2792">
    <w:pPr>
      <w:pStyle w:val="Kopfzeile"/>
      <w:rPr>
        <w:sz w:val="12"/>
        <w:szCs w:val="12"/>
      </w:rPr>
    </w:pPr>
  </w:p>
  <w:p w14:paraId="11ED6B1D" w14:textId="77777777" w:rsidR="000507D5" w:rsidRDefault="000507D5" w:rsidP="00AD2792">
    <w:pPr>
      <w:pStyle w:val="Kopfzeile"/>
      <w:rPr>
        <w:sz w:val="12"/>
        <w:szCs w:val="12"/>
      </w:rPr>
    </w:pPr>
  </w:p>
  <w:p w14:paraId="5C32FD4B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B2C0435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52AA368D" w14:textId="77777777" w:rsidR="000507D5" w:rsidRPr="00AD2792" w:rsidRDefault="000507D5" w:rsidP="00AD2792"/>
  <w:p w14:paraId="66FB9C22" w14:textId="77777777" w:rsidR="000B1866" w:rsidRPr="001623D5" w:rsidRDefault="000507D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11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B7460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12"/>
    <o:shapelayout v:ext="edit">
      <o:idmap v:ext="edit" data="1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41</Words>
  <Characters>3410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9</cp:revision>
  <cp:lastPrinted>2015-05-19T09:27:00Z</cp:lastPrinted>
  <dcterms:created xsi:type="dcterms:W3CDTF">2015-05-19T21:00:00Z</dcterms:created>
  <dcterms:modified xsi:type="dcterms:W3CDTF">2022-06-07T21:01:00Z</dcterms:modified>
</cp:coreProperties>
</file>